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bookmarkStart w:id="0" w:name="_Hlk55592765"/>
      <w:bookmarkEnd w:id="0"/>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4C384D97"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7E60DC">
        <w:rPr>
          <w:rFonts w:eastAsia="Calibri"/>
          <w:sz w:val="40"/>
          <w:szCs w:val="28"/>
        </w:rPr>
        <w:t>5</w:t>
      </w:r>
    </w:p>
    <w:p w14:paraId="6757B8EB" w14:textId="77777777" w:rsidR="00B66FB9" w:rsidRPr="00361235" w:rsidRDefault="00B66FB9" w:rsidP="00B66FB9">
      <w:pPr>
        <w:pStyle w:val="Title"/>
        <w:rPr>
          <w:b w:val="0"/>
          <w:sz w:val="24"/>
        </w:rPr>
      </w:pPr>
    </w:p>
    <w:p w14:paraId="4D66A72D" w14:textId="40420BEF" w:rsidR="00B66FB9" w:rsidRDefault="007E60DC" w:rsidP="00B66FB9">
      <w:pPr>
        <w:pBdr>
          <w:bottom w:val="single" w:sz="12" w:space="1" w:color="auto"/>
        </w:pBdr>
        <w:rPr>
          <w:rFonts w:eastAsia="Calibri"/>
        </w:rPr>
      </w:pPr>
      <w:r w:rsidRPr="007E60DC">
        <w:rPr>
          <w:b/>
          <w:sz w:val="56"/>
        </w:rPr>
        <w:t xml:space="preserve">Multidimensional </w:t>
      </w:r>
      <w:r>
        <w:rPr>
          <w:b/>
          <w:sz w:val="56"/>
        </w:rPr>
        <w:t>V</w:t>
      </w:r>
      <w:r w:rsidRPr="007E60DC">
        <w:rPr>
          <w:b/>
          <w:sz w:val="56"/>
        </w:rPr>
        <w:t>ector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1790F42A" w:rsidR="00B66FB9" w:rsidRPr="00D0347F" w:rsidRDefault="002639B8" w:rsidP="00D0347F">
      <w:pPr>
        <w:ind w:left="725" w:right="672" w:hanging="10"/>
        <w:jc w:val="center"/>
      </w:pPr>
      <w:r>
        <w:t>November</w:t>
      </w:r>
      <w:r w:rsidR="00D0347F">
        <w:t xml:space="preserve"> </w:t>
      </w:r>
      <w:r w:rsidR="00E20041">
        <w:t>6</w:t>
      </w:r>
      <w:r w:rsidR="00D0347F">
        <w:t xml:space="preserve">, 2020 </w:t>
      </w:r>
    </w:p>
    <w:p w14:paraId="4C266484" w14:textId="77777777" w:rsidR="00B66FB9" w:rsidRDefault="00B66FB9" w:rsidP="00B66FB9">
      <w:pPr>
        <w:pStyle w:val="Heading1"/>
      </w:pPr>
      <w:r>
        <w:lastRenderedPageBreak/>
        <w:t>Objectives</w:t>
      </w:r>
    </w:p>
    <w:p w14:paraId="0B6C0EA4" w14:textId="122D3335" w:rsidR="00D0347F" w:rsidRDefault="00D0347F" w:rsidP="00D0347F">
      <w:pPr>
        <w:spacing w:line="359" w:lineRule="auto"/>
        <w:ind w:left="-15" w:firstLine="710"/>
      </w:pPr>
      <w:r>
        <w:t xml:space="preserve">This laboratory activity aims to implement </w:t>
      </w:r>
      <w:r w:rsidR="002639B8" w:rsidRPr="002639B8">
        <w:t>linear combinations in the 3-dimensional plane</w:t>
      </w:r>
      <w:r w:rsidR="002639B8">
        <w:t>, plotting</w:t>
      </w:r>
      <w:r w:rsidR="002639B8" w:rsidRPr="002639B8">
        <w:t xml:space="preserve"> vectors in the three dimensions</w:t>
      </w:r>
      <w:r w:rsidR="002639B8">
        <w:t xml:space="preserve">, and </w:t>
      </w:r>
      <w:r w:rsidR="002639B8" w:rsidRPr="002639B8">
        <w:t>vector reshaping</w:t>
      </w:r>
      <w:r w:rsidR="002639B8">
        <w:t xml:space="preserve"> using</w:t>
      </w:r>
      <w:r w:rsidR="00A436FE">
        <w:t xml:space="preserve"> </w:t>
      </w:r>
      <w:proofErr w:type="spellStart"/>
      <w:r w:rsidR="00A436FE">
        <w:t>Numpy</w:t>
      </w:r>
      <w:proofErr w:type="spellEnd"/>
      <w:r w:rsidR="00A436FE">
        <w:t>.</w:t>
      </w:r>
    </w:p>
    <w:p w14:paraId="0A4EF0A8" w14:textId="77777777" w:rsidR="00B66FB9" w:rsidRDefault="00B66FB9" w:rsidP="00B66FB9">
      <w:pPr>
        <w:pStyle w:val="Heading1"/>
      </w:pPr>
      <w:r>
        <w:t>Methods</w:t>
      </w:r>
    </w:p>
    <w:p w14:paraId="560189F6" w14:textId="76715D91" w:rsidR="00D0347F" w:rsidRPr="005E7913" w:rsidRDefault="00D0347F" w:rsidP="00D0347F">
      <w:pPr>
        <w:spacing w:after="1" w:line="358" w:lineRule="auto"/>
        <w:ind w:firstLine="720"/>
      </w:pPr>
      <w:r>
        <w:t xml:space="preserve">In this laboratory activity, the practices consist </w:t>
      </w:r>
      <w:r w:rsidR="00E20041">
        <w:t>of creating or declaring vectors</w:t>
      </w:r>
      <w:r w:rsidR="00352A63">
        <w:t xml:space="preserve"> by using </w:t>
      </w:r>
      <w:r w:rsidR="009A0156">
        <w:t xml:space="preserve">the </w:t>
      </w:r>
      <w:proofErr w:type="spellStart"/>
      <w:r w:rsidR="00352A63">
        <w:t>Numpy</w:t>
      </w:r>
      <w:proofErr w:type="spellEnd"/>
      <w:r w:rsidR="00352A63">
        <w:t xml:space="preserve"> array() function to crea</w:t>
      </w:r>
      <w:r w:rsidR="009A0156">
        <w:t>te a 3-dimensional matrix</w:t>
      </w:r>
      <w:r w:rsidR="00E20041">
        <w:t xml:space="preserve">, </w:t>
      </w:r>
      <w:r w:rsidR="009A0156">
        <w:t xml:space="preserve">using Matplotlib figure() function to create a blank plane and </w:t>
      </w:r>
      <w:proofErr w:type="spellStart"/>
      <w:r w:rsidR="009A0156">
        <w:t>gca</w:t>
      </w:r>
      <w:proofErr w:type="spellEnd"/>
      <w:r w:rsidR="009A0156">
        <w:t>() function to specify the type of plot that will run and lastly the Matplotlib quiver() function to create the arrows and its properties</w:t>
      </w:r>
      <w:r w:rsidR="001713FC">
        <w:t xml:space="preserve"> from </w:t>
      </w:r>
      <w:proofErr w:type="spellStart"/>
      <w:r w:rsidR="001713FC">
        <w:t>th</w:t>
      </w:r>
      <w:proofErr w:type="spellEnd"/>
      <w:r w:rsidR="001713FC">
        <w:t xml:space="preserve"> created linear combinations</w:t>
      </w:r>
      <w:r w:rsidR="009A0156">
        <w:t>.</w:t>
      </w:r>
    </w:p>
    <w:p w14:paraId="7C23FACF" w14:textId="008050C6" w:rsidR="00B66FB9" w:rsidRDefault="00B66FB9" w:rsidP="00B66FB9">
      <w:pPr>
        <w:pStyle w:val="Heading1"/>
      </w:pPr>
      <w:r>
        <w:t>Results</w:t>
      </w:r>
    </w:p>
    <w:p w14:paraId="6A968B58" w14:textId="54759CCB" w:rsidR="00E20041" w:rsidRDefault="00E20041" w:rsidP="009A0156">
      <w:pPr>
        <w:ind w:firstLine="720"/>
      </w:pPr>
      <w:r w:rsidRPr="00E20041">
        <w:t>The complete repository for the activity is available a</w:t>
      </w:r>
      <w:r>
        <w:t xml:space="preserve">t </w:t>
      </w:r>
      <w:proofErr w:type="spellStart"/>
      <w:r w:rsidRPr="00E20041">
        <w:t>Github</w:t>
      </w:r>
      <w:proofErr w:type="spellEnd"/>
      <w:r>
        <w:t xml:space="preserve"> </w:t>
      </w:r>
      <w:r w:rsidRPr="00E20041">
        <w:t>(</w:t>
      </w:r>
      <w:r w:rsidR="001713FC" w:rsidRPr="001713FC">
        <w:t>https://bit.ly/36e8sng</w:t>
      </w:r>
      <w:r w:rsidRPr="00E20041">
        <w:t>).</w:t>
      </w:r>
      <w:r>
        <w:t xml:space="preserve"> The lab activity consists of </w:t>
      </w:r>
      <w:r w:rsidR="009A0156">
        <w:t>2</w:t>
      </w:r>
      <w:r>
        <w:t xml:space="preserve"> parts; the first part is </w:t>
      </w:r>
      <w:r w:rsidR="009A0156">
        <w:t xml:space="preserve">creating a 2-dimensional plot with one rank vectors, and the second part is creating a 3-dimensional plot with two rank vectors using </w:t>
      </w:r>
      <w:proofErr w:type="spellStart"/>
      <w:r w:rsidR="009A0156">
        <w:t>Numpy</w:t>
      </w:r>
      <w:proofErr w:type="spellEnd"/>
      <w:r w:rsidR="009A0156">
        <w:t xml:space="preserve"> and Matplotlib.</w:t>
      </w:r>
    </w:p>
    <w:p w14:paraId="060AFA9A" w14:textId="77777777" w:rsidR="009A0156" w:rsidRDefault="009A0156" w:rsidP="009A0156">
      <w:pPr>
        <w:keepNext/>
        <w:jc w:val="center"/>
      </w:pPr>
      <w:r w:rsidRPr="009A0156">
        <w:rPr>
          <w:noProof/>
        </w:rPr>
        <w:drawing>
          <wp:inline distT="0" distB="0" distL="0" distR="0" wp14:anchorId="156DA9FD" wp14:editId="2B1F0C5A">
            <wp:extent cx="1533739" cy="64779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3739" cy="647790"/>
                    </a:xfrm>
                    <a:prstGeom prst="rect">
                      <a:avLst/>
                    </a:prstGeom>
                  </pic:spPr>
                </pic:pic>
              </a:graphicData>
            </a:graphic>
          </wp:inline>
        </w:drawing>
      </w:r>
    </w:p>
    <w:p w14:paraId="255A9B6E" w14:textId="3C0F3AA9" w:rsidR="009A0156" w:rsidRDefault="009A0156" w:rsidP="009A0156">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1</w:t>
      </w:r>
      <w:r w:rsidR="00E20D1D">
        <w:rPr>
          <w:noProof/>
        </w:rPr>
        <w:fldChar w:fldCharType="end"/>
      </w:r>
      <w:r>
        <w:t xml:space="preserve"> Declared Value</w:t>
      </w:r>
      <w:r w:rsidR="001713FC">
        <w:t xml:space="preserve"> for Part 1</w:t>
      </w:r>
    </w:p>
    <w:p w14:paraId="3BED4CD6" w14:textId="19A98A22" w:rsidR="009A0156" w:rsidRDefault="009A0156" w:rsidP="009A0156"/>
    <w:p w14:paraId="1824EC68" w14:textId="009BE17E" w:rsidR="009A0156" w:rsidRDefault="009A0156" w:rsidP="009A0156">
      <w:r>
        <w:tab/>
        <w:t>For the first part, the researcher declared system linear equation</w:t>
      </w:r>
      <w:r w:rsidR="001713FC">
        <w:t xml:space="preserve"> (Figure 1) with rank one &amp; one vector,</w:t>
      </w:r>
      <w:r>
        <w:t xml:space="preserve"> </w:t>
      </w:r>
      <m:oMath>
        <m:r>
          <w:rPr>
            <w:rFonts w:ascii="Cambria Math" w:hAnsi="Cambria Math"/>
          </w:rPr>
          <m:t>A=</m:t>
        </m:r>
        <m:d>
          <m:dPr>
            <m:begChr m:val="{"/>
            <m:endChr m:val=""/>
            <m:ctrlPr>
              <w:rPr>
                <w:rFonts w:ascii="Cambria Math" w:hAnsi="Cambria Math"/>
                <w:i/>
              </w:rPr>
            </m:ctrlPr>
          </m:dPr>
          <m:e>
            <m:r>
              <w:rPr>
                <w:rFonts w:ascii="Cambria Math" w:hAnsi="Cambria Math"/>
              </w:rPr>
              <m:t>x + 2y</m:t>
            </m:r>
          </m:e>
        </m:d>
      </m:oMath>
      <w:r>
        <w:t xml:space="preserve"> and represent i</w:t>
      </w:r>
      <w:r w:rsidR="001713FC">
        <w:t>t as</w:t>
      </w:r>
      <w:r>
        <w:t xml:space="preserve"> a matrix form using </w:t>
      </w:r>
      <w:r w:rsidR="001713FC">
        <w:t xml:space="preserve">the </w:t>
      </w:r>
      <w:proofErr w:type="spellStart"/>
      <w:r>
        <w:t>Numpy</w:t>
      </w:r>
      <w:proofErr w:type="spellEnd"/>
      <w:r>
        <w:t xml:space="preserve"> </w:t>
      </w:r>
      <w:proofErr w:type="gramStart"/>
      <w:r>
        <w:t>array(</w:t>
      </w:r>
      <w:proofErr w:type="gramEnd"/>
      <w:r>
        <w:t>) function</w:t>
      </w:r>
      <w:r w:rsidR="001713FC">
        <w:t>.</w:t>
      </w:r>
    </w:p>
    <w:p w14:paraId="09361DDD" w14:textId="77777777" w:rsidR="001713FC" w:rsidRDefault="001713FC" w:rsidP="009A0156"/>
    <w:p w14:paraId="1428768F" w14:textId="77777777" w:rsidR="001713FC" w:rsidRDefault="001713FC" w:rsidP="001713FC">
      <w:pPr>
        <w:keepNext/>
        <w:jc w:val="center"/>
      </w:pPr>
      <w:r w:rsidRPr="001713FC">
        <w:rPr>
          <w:noProof/>
        </w:rPr>
        <w:drawing>
          <wp:inline distT="0" distB="0" distL="0" distR="0" wp14:anchorId="02FBD2A0" wp14:editId="11CC0012">
            <wp:extent cx="3477110" cy="15813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77110" cy="1581371"/>
                    </a:xfrm>
                    <a:prstGeom prst="rect">
                      <a:avLst/>
                    </a:prstGeom>
                  </pic:spPr>
                </pic:pic>
              </a:graphicData>
            </a:graphic>
          </wp:inline>
        </w:drawing>
      </w:r>
    </w:p>
    <w:p w14:paraId="5DD2A11B" w14:textId="71C58388" w:rsidR="001713FC" w:rsidRDefault="001713FC" w:rsidP="001713FC">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2</w:t>
      </w:r>
      <w:r w:rsidR="00E20D1D">
        <w:rPr>
          <w:noProof/>
        </w:rPr>
        <w:fldChar w:fldCharType="end"/>
      </w:r>
      <w:r>
        <w:t xml:space="preserve"> Code for Part 1</w:t>
      </w:r>
    </w:p>
    <w:p w14:paraId="0BF05285" w14:textId="1D9A70F8" w:rsidR="001713FC" w:rsidRDefault="001713FC" w:rsidP="001713FC"/>
    <w:p w14:paraId="5EBCED2A" w14:textId="4FECF4BD" w:rsidR="001713FC" w:rsidRDefault="001713FC" w:rsidP="001713FC">
      <w:r>
        <w:lastRenderedPageBreak/>
        <w:t>For the code in part 1 (Figure 2), the researcher used the last lab activity “Linear Combination and Vector Spaces” as the reference, for the first third line it is the properties for the plot which use the Matplotlib x/</w:t>
      </w:r>
      <w:proofErr w:type="spellStart"/>
      <w:r>
        <w:t>ylim</w:t>
      </w:r>
      <w:proofErr w:type="spellEnd"/>
      <w:r>
        <w:t xml:space="preserve">() function to set the </w:t>
      </w:r>
      <w:proofErr w:type="spellStart"/>
      <w:r>
        <w:t>bounderies</w:t>
      </w:r>
      <w:proofErr w:type="spellEnd"/>
      <w:r>
        <w:t xml:space="preserve"> of the plot plane and the grid() function is use to create the horizontal &amp; vertical lines, Matplotlib quiver() function is used to setup the arrows properties and lastly the Matplotlib show() function compile all the properties of the plot plane and the arrow properties.</w:t>
      </w:r>
    </w:p>
    <w:p w14:paraId="479E7DAD" w14:textId="77777777" w:rsidR="001713FC" w:rsidRDefault="001713FC" w:rsidP="001713FC"/>
    <w:p w14:paraId="42D9A535" w14:textId="77777777" w:rsidR="001713FC" w:rsidRDefault="001713FC" w:rsidP="001713FC">
      <w:pPr>
        <w:keepNext/>
        <w:jc w:val="center"/>
      </w:pPr>
      <w:r w:rsidRPr="001713FC">
        <w:rPr>
          <w:noProof/>
        </w:rPr>
        <w:drawing>
          <wp:inline distT="0" distB="0" distL="0" distR="0" wp14:anchorId="5B491631" wp14:editId="4AA47F5F">
            <wp:extent cx="3423462" cy="234315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529"/>
                    <a:stretch/>
                  </pic:blipFill>
                  <pic:spPr bwMode="auto">
                    <a:xfrm>
                      <a:off x="0" y="0"/>
                      <a:ext cx="3423940" cy="2343477"/>
                    </a:xfrm>
                    <a:prstGeom prst="rect">
                      <a:avLst/>
                    </a:prstGeom>
                    <a:ln>
                      <a:noFill/>
                    </a:ln>
                    <a:extLst>
                      <a:ext uri="{53640926-AAD7-44D8-BBD7-CCE9431645EC}">
                        <a14:shadowObscured xmlns:a14="http://schemas.microsoft.com/office/drawing/2010/main"/>
                      </a:ext>
                    </a:extLst>
                  </pic:spPr>
                </pic:pic>
              </a:graphicData>
            </a:graphic>
          </wp:inline>
        </w:drawing>
      </w:r>
    </w:p>
    <w:p w14:paraId="5075D37F" w14:textId="4E5E78C2" w:rsidR="001713FC" w:rsidRDefault="001713FC" w:rsidP="001713FC">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3</w:t>
      </w:r>
      <w:r w:rsidR="00E20D1D">
        <w:rPr>
          <w:noProof/>
        </w:rPr>
        <w:fldChar w:fldCharType="end"/>
      </w:r>
      <w:r>
        <w:t xml:space="preserve"> Output for part 1</w:t>
      </w:r>
    </w:p>
    <w:p w14:paraId="0E9B0A19" w14:textId="6CDF0D10" w:rsidR="001713FC" w:rsidRDefault="001713FC" w:rsidP="001713FC"/>
    <w:p w14:paraId="4405108E" w14:textId="3183C72E" w:rsidR="001713FC" w:rsidRPr="001713FC" w:rsidRDefault="001713FC" w:rsidP="001713FC">
      <w:r>
        <w:t>The result of part 1 lab activity (Figure 3) outputs a 2-dimensional plane/plot with one arrow representing a linear equation.</w:t>
      </w:r>
    </w:p>
    <w:p w14:paraId="75FBE1C9" w14:textId="77777777" w:rsidR="001713FC" w:rsidRDefault="001713FC" w:rsidP="001713FC">
      <w:pPr>
        <w:keepNext/>
        <w:jc w:val="center"/>
      </w:pPr>
      <w:r>
        <w:rPr>
          <w:noProof/>
        </w:rPr>
        <w:lastRenderedPageBreak/>
        <w:drawing>
          <wp:inline distT="0" distB="0" distL="0" distR="0" wp14:anchorId="0A35DDF7" wp14:editId="46D49C7D">
            <wp:extent cx="1866900" cy="7258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66900" cy="7258050"/>
                    </a:xfrm>
                    <a:prstGeom prst="rect">
                      <a:avLst/>
                    </a:prstGeom>
                    <a:noFill/>
                    <a:ln>
                      <a:noFill/>
                    </a:ln>
                  </pic:spPr>
                </pic:pic>
              </a:graphicData>
            </a:graphic>
          </wp:inline>
        </w:drawing>
      </w:r>
    </w:p>
    <w:p w14:paraId="10C30944" w14:textId="18F35795" w:rsidR="001713FC" w:rsidRDefault="001713FC" w:rsidP="001713FC">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4</w:t>
      </w:r>
      <w:r w:rsidR="00E20D1D">
        <w:rPr>
          <w:noProof/>
        </w:rPr>
        <w:fldChar w:fldCharType="end"/>
      </w:r>
      <w:r>
        <w:t xml:space="preserve"> Flowchart for Part 1</w:t>
      </w:r>
    </w:p>
    <w:p w14:paraId="3B80205A" w14:textId="04FE51EF" w:rsidR="001713FC" w:rsidRDefault="001713FC" w:rsidP="001713FC">
      <w:r>
        <w:t xml:space="preserve">The researcher created a simple flowchart of the function for part 1 of the lab </w:t>
      </w:r>
      <w:proofErr w:type="gramStart"/>
      <w:r>
        <w:t>activity(</w:t>
      </w:r>
      <w:proofErr w:type="gramEnd"/>
      <w:r>
        <w:t>Figure 4).</w:t>
      </w:r>
    </w:p>
    <w:p w14:paraId="0A84D16A" w14:textId="77777777" w:rsidR="001713FC" w:rsidRDefault="001713FC" w:rsidP="001713FC">
      <w:pPr>
        <w:keepNext/>
        <w:jc w:val="center"/>
      </w:pPr>
      <w:r w:rsidRPr="001713FC">
        <w:rPr>
          <w:noProof/>
        </w:rPr>
        <w:lastRenderedPageBreak/>
        <w:drawing>
          <wp:inline distT="0" distB="0" distL="0" distR="0" wp14:anchorId="6C6CF678" wp14:editId="2B384B69">
            <wp:extent cx="1276528" cy="7430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276528" cy="743054"/>
                    </a:xfrm>
                    <a:prstGeom prst="rect">
                      <a:avLst/>
                    </a:prstGeom>
                  </pic:spPr>
                </pic:pic>
              </a:graphicData>
            </a:graphic>
          </wp:inline>
        </w:drawing>
      </w:r>
    </w:p>
    <w:p w14:paraId="08C45912" w14:textId="22542AD8" w:rsidR="001713FC" w:rsidRDefault="001713FC" w:rsidP="001713FC">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5</w:t>
      </w:r>
      <w:r w:rsidR="00E20D1D">
        <w:rPr>
          <w:noProof/>
        </w:rPr>
        <w:fldChar w:fldCharType="end"/>
      </w:r>
      <w:r>
        <w:t xml:space="preserve"> </w:t>
      </w:r>
      <w:r w:rsidRPr="000E56F3">
        <w:t xml:space="preserve">Declared Value for Part </w:t>
      </w:r>
      <w:r>
        <w:t>2</w:t>
      </w:r>
    </w:p>
    <w:p w14:paraId="4289E982" w14:textId="77777777" w:rsidR="001713FC" w:rsidRPr="001713FC" w:rsidRDefault="001713FC" w:rsidP="001713FC"/>
    <w:p w14:paraId="1DBB7C89" w14:textId="4C9CBF34" w:rsidR="001713FC" w:rsidRDefault="001713FC" w:rsidP="001713FC">
      <w:r>
        <w:tab/>
        <w:t xml:space="preserve">For part 2 of the lab activity, the </w:t>
      </w:r>
      <w:proofErr w:type="spellStart"/>
      <w:r>
        <w:t>reseachers</w:t>
      </w:r>
      <w:proofErr w:type="spellEnd"/>
      <w:r>
        <w:t xml:space="preserve"> </w:t>
      </w:r>
      <w:proofErr w:type="spellStart"/>
      <w:r>
        <w:t>decleared</w:t>
      </w:r>
      <w:proofErr w:type="spellEnd"/>
      <w:r>
        <w:t xml:space="preserve"> linear combination with rank two &amp; two vectors, </w:t>
      </w:r>
      <m:oMath>
        <m:r>
          <w:rPr>
            <w:rFonts w:ascii="Cambria Math" w:hAnsi="Cambria Math"/>
          </w:rPr>
          <m:t xml:space="preserve">B =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 +2y+3z</m:t>
                </m:r>
              </m:e>
              <m:e>
                <m:r>
                  <w:rPr>
                    <w:rFonts w:ascii="Cambria Math" w:hAnsi="Cambria Math"/>
                  </w:rPr>
                  <m:t>4x+5y+6z</m:t>
                </m:r>
              </m:e>
            </m:eqArr>
          </m:e>
        </m:d>
      </m:oMath>
      <w:r>
        <w:t xml:space="preserve"> which is represent in matrix form using </w:t>
      </w:r>
      <w:proofErr w:type="spellStart"/>
      <w:r>
        <w:t>Numpy</w:t>
      </w:r>
      <w:proofErr w:type="spellEnd"/>
      <w:r>
        <w:t xml:space="preserve"> </w:t>
      </w:r>
      <w:proofErr w:type="gramStart"/>
      <w:r>
        <w:t>array(</w:t>
      </w:r>
      <w:proofErr w:type="gramEnd"/>
      <w:r>
        <w:t>) function (Figure 5).</w:t>
      </w:r>
    </w:p>
    <w:p w14:paraId="173D1313" w14:textId="77777777" w:rsidR="001713FC" w:rsidRDefault="001713FC" w:rsidP="001713FC">
      <w:pPr>
        <w:keepNext/>
        <w:jc w:val="center"/>
      </w:pPr>
      <w:r w:rsidRPr="001713FC">
        <w:rPr>
          <w:noProof/>
        </w:rPr>
        <w:drawing>
          <wp:inline distT="0" distB="0" distL="0" distR="0" wp14:anchorId="6E365BD4" wp14:editId="366DCB87">
            <wp:extent cx="4544059" cy="1800476"/>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44059" cy="1800476"/>
                    </a:xfrm>
                    <a:prstGeom prst="rect">
                      <a:avLst/>
                    </a:prstGeom>
                  </pic:spPr>
                </pic:pic>
              </a:graphicData>
            </a:graphic>
          </wp:inline>
        </w:drawing>
      </w:r>
    </w:p>
    <w:p w14:paraId="0AF7832D" w14:textId="158392FB" w:rsidR="001713FC" w:rsidRPr="001713FC" w:rsidRDefault="001713FC" w:rsidP="001713FC">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6</w:t>
      </w:r>
      <w:r w:rsidR="00E20D1D">
        <w:rPr>
          <w:noProof/>
        </w:rPr>
        <w:fldChar w:fldCharType="end"/>
      </w:r>
      <w:r>
        <w:t xml:space="preserve"> Code for Part 2</w:t>
      </w:r>
    </w:p>
    <w:p w14:paraId="2A5AB2C3" w14:textId="77777777" w:rsidR="001713FC" w:rsidRDefault="001713FC">
      <w:pPr>
        <w:spacing w:after="160" w:line="259" w:lineRule="auto"/>
        <w:jc w:val="left"/>
      </w:pPr>
    </w:p>
    <w:p w14:paraId="78138935" w14:textId="35B42D15" w:rsidR="001713FC" w:rsidRDefault="001713FC">
      <w:pPr>
        <w:spacing w:after="160" w:line="259" w:lineRule="auto"/>
        <w:jc w:val="left"/>
      </w:pPr>
      <w:r>
        <w:t xml:space="preserve">For the executable code in part 2 of the lab activity (Figure 6), the </w:t>
      </w:r>
      <w:proofErr w:type="spellStart"/>
      <w:r>
        <w:t>reacher</w:t>
      </w:r>
      <w:proofErr w:type="spellEnd"/>
      <w:r>
        <w:t xml:space="preserve"> used the same function for the part one lab activity. However, the only added function is the </w:t>
      </w:r>
      <w:proofErr w:type="spellStart"/>
      <w:proofErr w:type="gramStart"/>
      <w:r>
        <w:t>gca</w:t>
      </w:r>
      <w:proofErr w:type="spellEnd"/>
      <w:r>
        <w:t>(</w:t>
      </w:r>
      <w:proofErr w:type="gramEnd"/>
      <w:r>
        <w:t>) function that specifies the plane type, which is a 3-dimension plane that needs three vectors.</w:t>
      </w:r>
    </w:p>
    <w:p w14:paraId="3B28A8C6" w14:textId="77777777" w:rsidR="001713FC" w:rsidRDefault="001713FC">
      <w:pPr>
        <w:spacing w:after="160" w:line="259" w:lineRule="auto"/>
        <w:jc w:val="left"/>
      </w:pPr>
    </w:p>
    <w:p w14:paraId="025A2530" w14:textId="77777777" w:rsidR="001713FC" w:rsidRDefault="001713FC" w:rsidP="001713FC">
      <w:pPr>
        <w:keepNext/>
        <w:spacing w:after="160" w:line="259" w:lineRule="auto"/>
        <w:jc w:val="center"/>
      </w:pPr>
      <w:r w:rsidRPr="001713FC">
        <w:rPr>
          <w:noProof/>
        </w:rPr>
        <w:drawing>
          <wp:inline distT="0" distB="0" distL="0" distR="0" wp14:anchorId="67C3D30C" wp14:editId="452A5F6C">
            <wp:extent cx="3305175" cy="212474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849"/>
                    <a:stretch/>
                  </pic:blipFill>
                  <pic:spPr bwMode="auto">
                    <a:xfrm>
                      <a:off x="0" y="0"/>
                      <a:ext cx="3305636" cy="2125036"/>
                    </a:xfrm>
                    <a:prstGeom prst="rect">
                      <a:avLst/>
                    </a:prstGeom>
                    <a:ln>
                      <a:noFill/>
                    </a:ln>
                    <a:extLst>
                      <a:ext uri="{53640926-AAD7-44D8-BBD7-CCE9431645EC}">
                        <a14:shadowObscured xmlns:a14="http://schemas.microsoft.com/office/drawing/2010/main"/>
                      </a:ext>
                    </a:extLst>
                  </pic:spPr>
                </pic:pic>
              </a:graphicData>
            </a:graphic>
          </wp:inline>
        </w:drawing>
      </w:r>
    </w:p>
    <w:p w14:paraId="57516379" w14:textId="33A4E6E0" w:rsidR="001713FC" w:rsidRDefault="001713FC" w:rsidP="001713FC">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7</w:t>
      </w:r>
      <w:r w:rsidR="00E20D1D">
        <w:rPr>
          <w:noProof/>
        </w:rPr>
        <w:fldChar w:fldCharType="end"/>
      </w:r>
      <w:r>
        <w:t xml:space="preserve"> Output for Part 2</w:t>
      </w:r>
    </w:p>
    <w:p w14:paraId="1D63FB40" w14:textId="5C323EFE" w:rsidR="001713FC" w:rsidRDefault="001713FC">
      <w:pPr>
        <w:spacing w:after="160" w:line="259" w:lineRule="auto"/>
        <w:jc w:val="left"/>
      </w:pPr>
      <w:r>
        <w:br w:type="page"/>
      </w:r>
    </w:p>
    <w:p w14:paraId="0EA7713D" w14:textId="2190619D" w:rsidR="001713FC" w:rsidRDefault="001713FC" w:rsidP="001713FC">
      <w:r>
        <w:lastRenderedPageBreak/>
        <w:t xml:space="preserve">For the output for part 2 (Figure 7), the code created by the researchers outputs a plane/plot </w:t>
      </w:r>
      <w:proofErr w:type="gramStart"/>
      <w:r>
        <w:t>in  3</w:t>
      </w:r>
      <w:proofErr w:type="gramEnd"/>
      <w:r>
        <w:t>-dimensions with two arrows representing the two declares linear equations.</w:t>
      </w:r>
    </w:p>
    <w:p w14:paraId="7B3A37E2" w14:textId="77777777" w:rsidR="001713FC" w:rsidRDefault="001713FC" w:rsidP="001713FC">
      <w:pPr>
        <w:keepNext/>
        <w:jc w:val="center"/>
      </w:pPr>
      <w:r>
        <w:rPr>
          <w:noProof/>
        </w:rPr>
        <w:drawing>
          <wp:inline distT="0" distB="0" distL="0" distR="0" wp14:anchorId="2F7BA358" wp14:editId="592D282D">
            <wp:extent cx="1871345" cy="72618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1345" cy="7261860"/>
                    </a:xfrm>
                    <a:prstGeom prst="rect">
                      <a:avLst/>
                    </a:prstGeom>
                    <a:noFill/>
                    <a:ln>
                      <a:noFill/>
                    </a:ln>
                  </pic:spPr>
                </pic:pic>
              </a:graphicData>
            </a:graphic>
          </wp:inline>
        </w:drawing>
      </w:r>
    </w:p>
    <w:p w14:paraId="3AFD9449" w14:textId="5FC70309" w:rsidR="001713FC" w:rsidRDefault="001713FC" w:rsidP="001713FC">
      <w:pPr>
        <w:pStyle w:val="Caption"/>
        <w:jc w:val="center"/>
      </w:pPr>
      <w:r>
        <w:t xml:space="preserve">Figure </w:t>
      </w:r>
      <w:r w:rsidR="00E20D1D">
        <w:fldChar w:fldCharType="begin"/>
      </w:r>
      <w:r w:rsidR="00E20D1D">
        <w:instrText xml:space="preserve"> SEQ Figure \* ARABIC </w:instrText>
      </w:r>
      <w:r w:rsidR="00E20D1D">
        <w:fldChar w:fldCharType="separate"/>
      </w:r>
      <w:r w:rsidR="00B72B4C">
        <w:rPr>
          <w:noProof/>
        </w:rPr>
        <w:t>8</w:t>
      </w:r>
      <w:r w:rsidR="00E20D1D">
        <w:rPr>
          <w:noProof/>
        </w:rPr>
        <w:fldChar w:fldCharType="end"/>
      </w:r>
      <w:r>
        <w:t xml:space="preserve"> Flowchart for Part 2</w:t>
      </w:r>
    </w:p>
    <w:p w14:paraId="2221C11B" w14:textId="03F9DE9C" w:rsidR="001713FC" w:rsidRDefault="001713FC" w:rsidP="001713FC"/>
    <w:p w14:paraId="465178AF" w14:textId="77777777" w:rsidR="001713FC" w:rsidRDefault="001713FC" w:rsidP="001713FC">
      <w:r>
        <w:t>The flowchart in part 2 (Figure 8) is the same as the flow chart in part 1.</w:t>
      </w:r>
    </w:p>
    <w:p w14:paraId="2A1E35AD" w14:textId="77777777" w:rsidR="001713FC" w:rsidRDefault="001713FC" w:rsidP="001713FC">
      <w:r>
        <w:lastRenderedPageBreak/>
        <w:t>A two-dimensional plot/plane is the most useful graph because it is used to correlate, compare or even identify changes over time or activities. A 4-dimensional or above plane is mathematically possible, but 4-d space is hard to visualize or comprehend 4n dimension because we live in a 3-dimensional plane.</w:t>
      </w:r>
    </w:p>
    <w:p w14:paraId="39723648" w14:textId="63FDE751" w:rsidR="00E20041" w:rsidRDefault="001713FC" w:rsidP="001713FC">
      <w:r>
        <w:br w:type="page"/>
      </w:r>
    </w:p>
    <w:p w14:paraId="7DD5D981" w14:textId="77777777" w:rsidR="00E20041" w:rsidRDefault="00E20041" w:rsidP="00E20041">
      <w:pPr>
        <w:pStyle w:val="Heading1"/>
      </w:pPr>
      <w:r>
        <w:lastRenderedPageBreak/>
        <w:t>Conclusion</w:t>
      </w:r>
    </w:p>
    <w:p w14:paraId="3CC6FC7D" w14:textId="4DD03A9B" w:rsidR="00B66FB9" w:rsidRDefault="00E20041" w:rsidP="00CB3E99">
      <w:pPr>
        <w:spacing w:after="160" w:line="259" w:lineRule="auto"/>
        <w:jc w:val="left"/>
        <w:rPr>
          <w:b/>
          <w:sz w:val="36"/>
        </w:rPr>
      </w:pPr>
      <w:r>
        <w:t>The researcher</w:t>
      </w:r>
      <w:r w:rsidR="001713FC">
        <w:t xml:space="preserve"> used Matplotlib and </w:t>
      </w:r>
      <w:proofErr w:type="spellStart"/>
      <w:r w:rsidR="001713FC">
        <w:t>Numpy</w:t>
      </w:r>
      <w:proofErr w:type="spellEnd"/>
      <w:r w:rsidR="001713FC">
        <w:t xml:space="preserve"> functions to represent a linear combination in 2-dimensional and 3-dimensional plane and learned that plotting plane is simple, </w:t>
      </w:r>
      <w:proofErr w:type="spellStart"/>
      <w:r w:rsidR="001713FC">
        <w:t>ploting</w:t>
      </w:r>
      <w:proofErr w:type="spellEnd"/>
      <w:r w:rsidR="001713FC">
        <w:t xml:space="preserve"> vectors are useful in different areas, or occasions such as knowing if the business is getting better or even going bankrupt also it is useful to today’s ongoing situation to track the pandemics movement to avoid more infections .</w:t>
      </w:r>
      <w:r>
        <w:br w:type="page"/>
      </w:r>
      <w:r w:rsidR="00B66FB9" w:rsidRPr="00021E5B">
        <w:rPr>
          <w:b/>
          <w:sz w:val="36"/>
        </w:rPr>
        <w:lastRenderedPageBreak/>
        <w:t>References</w:t>
      </w:r>
    </w:p>
    <w:p w14:paraId="00E0969B" w14:textId="57917F08" w:rsidR="00A74BF0" w:rsidRPr="00A74BF0" w:rsidRDefault="00A74BF0" w:rsidP="00A74BF0">
      <w:pPr>
        <w:widowControl w:val="0"/>
        <w:autoSpaceDE w:val="0"/>
        <w:autoSpaceDN w:val="0"/>
        <w:adjustRightInd w:val="0"/>
        <w:spacing w:after="160" w:line="240" w:lineRule="auto"/>
        <w:ind w:left="640" w:hanging="640"/>
        <w:rPr>
          <w:noProof/>
        </w:rPr>
      </w:pPr>
      <w:r>
        <w:fldChar w:fldCharType="begin" w:fldLock="1"/>
      </w:r>
      <w:r>
        <w:instrText xml:space="preserve">ADDIN Mendeley Bibliography CSL_BIBLIOGRAPHY </w:instrText>
      </w:r>
      <w:r>
        <w:fldChar w:fldCharType="separate"/>
      </w:r>
      <w:r w:rsidRPr="00A74BF0">
        <w:rPr>
          <w:noProof/>
        </w:rPr>
        <w:t>[1]</w:t>
      </w:r>
      <w:r w:rsidRPr="00A74BF0">
        <w:rPr>
          <w:noProof/>
        </w:rPr>
        <w:tab/>
        <w:t xml:space="preserve">C. R. Harris </w:t>
      </w:r>
      <w:r w:rsidRPr="00A74BF0">
        <w:rPr>
          <w:i/>
          <w:iCs/>
          <w:noProof/>
        </w:rPr>
        <w:t>et al.</w:t>
      </w:r>
      <w:r w:rsidRPr="00A74BF0">
        <w:rPr>
          <w:noProof/>
        </w:rPr>
        <w:t xml:space="preserve">, “Array programming with NumPy,” </w:t>
      </w:r>
      <w:r w:rsidRPr="00A74BF0">
        <w:rPr>
          <w:i/>
          <w:iCs/>
          <w:noProof/>
        </w:rPr>
        <w:t>Nature</w:t>
      </w:r>
      <w:r w:rsidRPr="00A74BF0">
        <w:rPr>
          <w:noProof/>
        </w:rPr>
        <w:t>, vol. 585, no. 7825, pp. 357–362, 2020, doi: 10.1038/s41586-020-2649-2.</w:t>
      </w:r>
    </w:p>
    <w:p w14:paraId="48651823" w14:textId="4BFE22C1" w:rsidR="00A74BF0" w:rsidRPr="00021E5B" w:rsidRDefault="00A74BF0" w:rsidP="00CB3E99">
      <w:pPr>
        <w:spacing w:after="160" w:line="259" w:lineRule="auto"/>
        <w:jc w:val="left"/>
      </w:pPr>
      <w:r>
        <w:fldChar w:fldCharType="end"/>
      </w:r>
    </w:p>
    <w:p w14:paraId="49B628C4" w14:textId="1FA73749" w:rsidR="00361235" w:rsidRDefault="00A74BF0" w:rsidP="00A74BF0">
      <w:pPr>
        <w:ind w:left="640" w:hanging="640"/>
      </w:pPr>
      <w:r w:rsidRPr="00A74BF0">
        <w:t>[</w:t>
      </w:r>
      <w:r>
        <w:t>2</w:t>
      </w:r>
      <w:r w:rsidRPr="00A74BF0">
        <w:t>]</w:t>
      </w:r>
      <w:r>
        <w:tab/>
      </w:r>
      <w:r w:rsidRPr="00A74BF0">
        <w:t xml:space="preserve">D. </w:t>
      </w:r>
      <w:proofErr w:type="spellStart"/>
      <w:r w:rsidRPr="00A74BF0">
        <w:t>Blaheta</w:t>
      </w:r>
      <w:proofErr w:type="spellEnd"/>
      <w:r w:rsidRPr="00A74BF0">
        <w:t xml:space="preserve">, "A visual proof of </w:t>
      </w:r>
      <w:proofErr w:type="spellStart"/>
      <w:r w:rsidRPr="00A74BF0">
        <w:t>amortised</w:t>
      </w:r>
      <w:proofErr w:type="spellEnd"/>
      <w:r w:rsidRPr="00A74BF0">
        <w:t>-linear resizable arrays", ACM SIGCSE Bulletin, vol. 41, no. 3, pp. 338-338, 2009. Available: 10.1145/1595496.1562979.</w:t>
      </w:r>
    </w:p>
    <w:p w14:paraId="210166C4" w14:textId="77777777" w:rsidR="00A74BF0" w:rsidRPr="00361235" w:rsidRDefault="00A74BF0" w:rsidP="00F75B00"/>
    <w:sectPr w:rsidR="00A74BF0" w:rsidRPr="00361235" w:rsidSect="00244CCD">
      <w:footerReference w:type="default" r:id="rId15"/>
      <w:headerReference w:type="first" r:id="rId16"/>
      <w:footerReference w:type="first" r:id="rId17"/>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E26330" w14:textId="77777777" w:rsidR="00E20D1D" w:rsidRDefault="00E20D1D" w:rsidP="00244CCD">
      <w:pPr>
        <w:spacing w:line="240" w:lineRule="auto"/>
      </w:pPr>
      <w:r>
        <w:separator/>
      </w:r>
    </w:p>
  </w:endnote>
  <w:endnote w:type="continuationSeparator" w:id="0">
    <w:p w14:paraId="1799A05A" w14:textId="77777777" w:rsidR="00E20D1D" w:rsidRDefault="00E20D1D"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9A0156" w:rsidRDefault="009A0156">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9A0156" w:rsidRDefault="009A0156"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9A0156" w:rsidRDefault="009A0156">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42B8D2" w14:textId="77777777" w:rsidR="00E20D1D" w:rsidRDefault="00E20D1D" w:rsidP="00244CCD">
      <w:pPr>
        <w:spacing w:line="240" w:lineRule="auto"/>
      </w:pPr>
      <w:r>
        <w:separator/>
      </w:r>
    </w:p>
  </w:footnote>
  <w:footnote w:type="continuationSeparator" w:id="0">
    <w:p w14:paraId="1F83D1D2" w14:textId="77777777" w:rsidR="00E20D1D" w:rsidRDefault="00E20D1D"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9A0156"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9A0156" w:rsidRPr="00EA55B5" w:rsidRDefault="009A0156"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9A0156" w:rsidRPr="00EA55B5" w:rsidRDefault="009A0156" w:rsidP="00244CCD">
          <w:pPr>
            <w:spacing w:line="240" w:lineRule="auto"/>
            <w:jc w:val="center"/>
            <w:rPr>
              <w:sz w:val="28"/>
              <w:szCs w:val="32"/>
            </w:rPr>
          </w:pPr>
          <w:r w:rsidRPr="00EA55B5">
            <w:rPr>
              <w:sz w:val="28"/>
              <w:szCs w:val="32"/>
            </w:rPr>
            <w:t>College of Engineering</w:t>
          </w:r>
        </w:p>
        <w:p w14:paraId="4009909B" w14:textId="77777777" w:rsidR="009A0156" w:rsidRPr="00244CCD" w:rsidRDefault="009A0156" w:rsidP="00244CCD">
          <w:pPr>
            <w:spacing w:line="240" w:lineRule="auto"/>
            <w:jc w:val="center"/>
            <w:rPr>
              <w:sz w:val="28"/>
              <w:szCs w:val="32"/>
            </w:rPr>
          </w:pPr>
          <w:r w:rsidRPr="00EA55B5">
            <w:rPr>
              <w:sz w:val="28"/>
              <w:szCs w:val="32"/>
            </w:rPr>
            <w:t>Computer Engineering Department</w:t>
          </w:r>
        </w:p>
      </w:tc>
    </w:tr>
  </w:tbl>
  <w:p w14:paraId="17121AF9" w14:textId="77777777" w:rsidR="009A0156" w:rsidRPr="006230BD" w:rsidRDefault="009A0156"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97628"/>
    <w:multiLevelType w:val="hybridMultilevel"/>
    <w:tmpl w:val="7E3A0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kwrQUAAH5cmSwAAAA="/>
  </w:docVars>
  <w:rsids>
    <w:rsidRoot w:val="00361235"/>
    <w:rsid w:val="00021E5B"/>
    <w:rsid w:val="0002709A"/>
    <w:rsid w:val="000408C7"/>
    <w:rsid w:val="00087A4F"/>
    <w:rsid w:val="000C21D2"/>
    <w:rsid w:val="001015DE"/>
    <w:rsid w:val="001713FC"/>
    <w:rsid w:val="001D5FF1"/>
    <w:rsid w:val="0020218E"/>
    <w:rsid w:val="0021780C"/>
    <w:rsid w:val="00244CCD"/>
    <w:rsid w:val="00252ED4"/>
    <w:rsid w:val="002639B8"/>
    <w:rsid w:val="00275434"/>
    <w:rsid w:val="002C5D10"/>
    <w:rsid w:val="00352A63"/>
    <w:rsid w:val="00361235"/>
    <w:rsid w:val="003B4E28"/>
    <w:rsid w:val="003B7D44"/>
    <w:rsid w:val="003C0EED"/>
    <w:rsid w:val="003C5DDB"/>
    <w:rsid w:val="003F5EBD"/>
    <w:rsid w:val="004041BE"/>
    <w:rsid w:val="004063A3"/>
    <w:rsid w:val="004647E2"/>
    <w:rsid w:val="00471275"/>
    <w:rsid w:val="00480B48"/>
    <w:rsid w:val="004C3809"/>
    <w:rsid w:val="00522B3B"/>
    <w:rsid w:val="0056150F"/>
    <w:rsid w:val="005860CF"/>
    <w:rsid w:val="00591121"/>
    <w:rsid w:val="006147C5"/>
    <w:rsid w:val="0062476B"/>
    <w:rsid w:val="0068671F"/>
    <w:rsid w:val="006A3E89"/>
    <w:rsid w:val="006C0DFF"/>
    <w:rsid w:val="007C5F7B"/>
    <w:rsid w:val="007E3B11"/>
    <w:rsid w:val="007E60DC"/>
    <w:rsid w:val="00815284"/>
    <w:rsid w:val="00815ECE"/>
    <w:rsid w:val="00843376"/>
    <w:rsid w:val="008462D7"/>
    <w:rsid w:val="00856B50"/>
    <w:rsid w:val="008B3BA4"/>
    <w:rsid w:val="008F4FA1"/>
    <w:rsid w:val="009607F9"/>
    <w:rsid w:val="009673FA"/>
    <w:rsid w:val="00987692"/>
    <w:rsid w:val="009A0156"/>
    <w:rsid w:val="009B5CE1"/>
    <w:rsid w:val="009C4D82"/>
    <w:rsid w:val="009F46DE"/>
    <w:rsid w:val="00A17B39"/>
    <w:rsid w:val="00A32B0A"/>
    <w:rsid w:val="00A436FE"/>
    <w:rsid w:val="00A74BF0"/>
    <w:rsid w:val="00AA372A"/>
    <w:rsid w:val="00AB07A7"/>
    <w:rsid w:val="00B50EBC"/>
    <w:rsid w:val="00B66FB9"/>
    <w:rsid w:val="00B7195E"/>
    <w:rsid w:val="00B72B4C"/>
    <w:rsid w:val="00B82AFF"/>
    <w:rsid w:val="00BC5E27"/>
    <w:rsid w:val="00C72979"/>
    <w:rsid w:val="00C72F00"/>
    <w:rsid w:val="00C7619A"/>
    <w:rsid w:val="00C85F6A"/>
    <w:rsid w:val="00CA21C7"/>
    <w:rsid w:val="00CB3E99"/>
    <w:rsid w:val="00CD3098"/>
    <w:rsid w:val="00D0347F"/>
    <w:rsid w:val="00DA3593"/>
    <w:rsid w:val="00DA6700"/>
    <w:rsid w:val="00E20041"/>
    <w:rsid w:val="00E20D1D"/>
    <w:rsid w:val="00E4781D"/>
    <w:rsid w:val="00EF13B6"/>
    <w:rsid w:val="00F12F99"/>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9</Pages>
  <Words>643</Words>
  <Characters>3669</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6</cp:revision>
  <cp:lastPrinted>2020-12-03T11:21:00Z</cp:lastPrinted>
  <dcterms:created xsi:type="dcterms:W3CDTF">2020-11-06T16:03:00Z</dcterms:created>
  <dcterms:modified xsi:type="dcterms:W3CDTF">2020-12-0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